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392274" w:rsidP="00E60BBA">
      <w:pPr>
        <w:spacing w:after="120"/>
        <w:jc w:val="center"/>
      </w:pPr>
      <w:r>
        <w:t>September</w:t>
      </w:r>
      <w:r w:rsidR="00DB3D3A">
        <w:t xml:space="preserve"> </w:t>
      </w:r>
      <w:r w:rsidR="00DB3D3A" w:rsidRPr="008D5567">
        <w:rPr>
          <w:noProof/>
        </w:rPr>
        <w:t>1</w:t>
      </w:r>
      <w:r w:rsidR="00166157">
        <w:rPr>
          <w:noProof/>
        </w:rPr>
        <w:t>7</w:t>
      </w:r>
      <w:r w:rsidR="00DB3D3A">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p>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 data gIove as interaction tool [</w:t>
      </w:r>
      <w:r w:rsidR="003C5F83" w:rsidRPr="007555BA">
        <w:rPr>
          <w:noProof/>
        </w:rPr>
        <w:t>9</w:t>
      </w:r>
      <w:r w:rsidRPr="007555BA">
        <w:rPr>
          <w:noProof/>
        </w:rPr>
        <w:t>]</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265B5E">
        <w:t>11</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w:t>
      </w:r>
      <w:r w:rsidR="00D65053">
        <w:t>pr</w:t>
      </w:r>
      <w:r w:rsidR="00166157">
        <w:t>.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lang w:val="en-US"/>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2E1B" w:rsidRDefault="002F2E1B" w:rsidP="002F2E1B">
      <w:pPr>
        <w:pStyle w:val="Heading3"/>
      </w:pPr>
      <w:r>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E340CC" w:rsidRDefault="00E340CC" w:rsidP="00E340CC">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r>
        <w:rPr>
          <w:noProof/>
        </w:rPr>
        <w:t>Henrysson et al</w:t>
      </w:r>
      <w:r>
        <w:t xml:space="preserve"> [16] provide the first example of using phone motion to manipulate graphical objects in 6 DOF to create virtual scenes.</w:t>
      </w:r>
    </w:p>
    <w:p w:rsidR="00696EE3" w:rsidRDefault="00060B38" w:rsidP="003E29AA">
      <w:pPr>
        <w:tabs>
          <w:tab w:val="num" w:pos="720"/>
        </w:tabs>
        <w:spacing w:after="120"/>
        <w:jc w:val="both"/>
        <w:rPr>
          <w:noProof/>
        </w:rPr>
      </w:pPr>
      <w:r w:rsidRPr="00060B38">
        <w:t xml:space="preserve">Many </w:t>
      </w:r>
      <w:r w:rsidR="003E29AA">
        <w:t xml:space="preserve">mobile </w:t>
      </w:r>
      <w:r w:rsidRPr="00060B38">
        <w:t xml:space="preserve">systems already exist that offer Location Based Services (LBS) with a variety of services (from only visualisation and navigation to update of information) for different applications. </w:t>
      </w:r>
      <w:r w:rsidR="0055609E">
        <w:rPr>
          <w:noProof/>
        </w:rPr>
        <w:t>All of them however rely on GPS positioning. How to use LBS as a tracking method for the CAR is a new field need to be focus</w:t>
      </w:r>
      <w:r w:rsidR="0055609E">
        <w:rPr>
          <w:noProof/>
        </w:rPr>
        <w:t>ed on</w:t>
      </w:r>
      <w:r w:rsidR="0055609E">
        <w:rPr>
          <w:noProof/>
        </w:rPr>
        <w:t xml:space="preserve">. </w:t>
      </w:r>
      <w:r w:rsidR="00064DA7" w:rsidRPr="00064DA7">
        <w:t>Zlatanova</w:t>
      </w:r>
      <w:r w:rsidR="00064DA7">
        <w:t xml:space="preserve"> [18] presented New ideas for users tracking for LBS, which are motivated </w:t>
      </w:r>
      <w:r w:rsidR="00064DA7">
        <w:lastRenderedPageBreak/>
        <w:t>by and linked to the OpenGIS Consortium (OGC) specifications for Location Services and related OGC specifications for Web Services i</w:t>
      </w:r>
      <w:r w:rsidR="00FE7461">
        <w:t>n an outdoor AR reality system</w:t>
      </w:r>
      <w:r w:rsidR="00064DA7">
        <w:t>.</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6D498C">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960417">
        <w:t xml:space="preserve">Mobile phones </w:t>
      </w:r>
      <w:r>
        <w:t>are more wearable devices than tablet PCs and, therefore, they are more suitable for many CAR applications designed for daily life common situations [17].</w:t>
      </w:r>
      <w:r w:rsidR="00DC3C9B">
        <w:t xml:space="preserve"> </w:t>
      </w:r>
      <w:r w:rsidR="006D498C">
        <w:t xml:space="preserve">Mobile augmented reality systems such as </w:t>
      </w:r>
      <w:r w:rsidR="006D498C">
        <w:t xml:space="preserve">the Touring Machine [22] and the </w:t>
      </w:r>
      <w:r w:rsidR="006D498C">
        <w:t>applications developed within the OCAR project [</w:t>
      </w:r>
      <w:r w:rsidR="006D498C">
        <w:t xml:space="preserve">23] provide information about the </w:t>
      </w:r>
      <w:r w:rsidR="006D498C">
        <w:t>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0" w:name="OLE_LINK3"/>
      <w:bookmarkStart w:id="1" w:name="OLE_LINK4"/>
      <w:r>
        <w:t xml:space="preserve">WiFi, 3G or Bluetooth </w:t>
      </w:r>
      <w:bookmarkEnd w:id="0"/>
      <w:bookmarkEnd w:id="1"/>
      <w:r>
        <w:t>[</w:t>
      </w:r>
      <w:r w:rsidR="008A310E">
        <w:t>21</w:t>
      </w:r>
      <w:r>
        <w:t>]. Although there are some classic CAR applications that uses Bluetooth, usuallyWiFi or 3G technologies are used, since the use of Bluetooth severely limits the spatial range of transmission.</w:t>
      </w:r>
    </w:p>
    <w:p w:rsidR="00DB3D3A" w:rsidRDefault="00DB3D3A" w:rsidP="00E60BBA">
      <w:pPr>
        <w:pStyle w:val="Heading2"/>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w:t>
      </w:r>
      <w:r>
        <w:rPr>
          <w:noProof/>
        </w:rPr>
        <w:lastRenderedPageBreak/>
        <w:t xml:space="preserve">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918F1" w:rsidP="003264D6">
      <w:pPr>
        <w:autoSpaceDE w:val="0"/>
        <w:autoSpaceDN w:val="0"/>
        <w:adjustRightInd w:val="0"/>
        <w:spacing w:after="120" w:line="240" w:lineRule="auto"/>
        <w:jc w:val="both"/>
        <w:rPr>
          <w:noProof/>
        </w:rPr>
      </w:pPr>
      <w:r>
        <w:rPr>
          <w:noProof/>
        </w:rPr>
        <w:t>Unlike the CAVE [13] and the Workbench [14], the control is not limited to a guiding person, while other users act as passive observers. Each user has the option to move freely and independently of the other users. In particular, each user may freely choose a viewpoint</w:t>
      </w:r>
      <w:r w:rsidR="003264D6" w:rsidRPr="003264D6">
        <w:t xml:space="preserve"> </w:t>
      </w:r>
      <w:r w:rsidR="003264D6">
        <w:rPr>
          <w:noProof/>
        </w:rPr>
        <w:t>with stereoscopy for correct depth perception. But not only is observation independent, interaction can also be performed on a personal base. The semi-immersive character of our augmentation helps to keep human communication channels open, thus improving the quality of collaboration.</w:t>
      </w:r>
    </w:p>
    <w:p w:rsidR="0003258D" w:rsidRDefault="0003258D" w:rsidP="0003258D">
      <w:pPr>
        <w:pStyle w:val="Heading3"/>
        <w:rPr>
          <w:noProof/>
        </w:rPr>
      </w:pPr>
      <w:r>
        <w:rPr>
          <w:noProof/>
        </w:rPr>
        <w:t>S</w:t>
      </w:r>
      <w:r w:rsidRPr="0003258D">
        <w:rPr>
          <w:noProof/>
        </w:rPr>
        <w:t>haring vs. Individuality</w:t>
      </w:r>
    </w:p>
    <w:p w:rsidR="00567E5B" w:rsidRDefault="00567E5B" w:rsidP="008161EE">
      <w:pPr>
        <w:autoSpaceDE w:val="0"/>
        <w:autoSpaceDN w:val="0"/>
        <w:adjustRightInd w:val="0"/>
        <w:spacing w:after="120" w:line="240" w:lineRule="auto"/>
        <w:jc w:val="both"/>
        <w:rPr>
          <w:noProof/>
        </w:rPr>
      </w:pPr>
      <w:r>
        <w:rPr>
          <w:noProof/>
        </w:rPr>
        <w:t xml:space="preserve">Investigated objects are, in general, shared among users, in the sense of visibility, this means that all participants can see the same coherent model, consistent in its state over time. By presenting the visual sensation directly to each user with the </w:t>
      </w:r>
      <w:r w:rsidR="00C80AE1">
        <w:rPr>
          <w:noProof/>
        </w:rPr>
        <w:t>cellphone screen (camera)</w:t>
      </w:r>
      <w:r>
        <w:rPr>
          <w:noProof/>
        </w:rPr>
        <w:t>, the displayed data set can also be different for each viewer, as required by the application's needs and the individual's choice. Personal preferences on different layers</w:t>
      </w:r>
      <w:r w:rsidR="008161EE">
        <w:rPr>
          <w:noProof/>
        </w:rPr>
        <w:t xml:space="preserve"> </w:t>
      </w:r>
      <w:r w:rsidR="00537138">
        <w:rPr>
          <w:noProof/>
        </w:rPr>
        <w:t xml:space="preserve">of information </w:t>
      </w:r>
      <w:r w:rsidR="008161EE">
        <w:rPr>
          <w:noProof/>
        </w:rPr>
        <w:t>(similar in concept to the ones found in technical illustration programs or CAD packages and the work of Fritzmaurice [1</w:t>
      </w:r>
      <w:r w:rsidR="00AD329F">
        <w:rPr>
          <w:noProof/>
        </w:rPr>
        <w:t>5</w:t>
      </w:r>
      <w:r w:rsidR="008161EE">
        <w:rPr>
          <w:noProof/>
        </w:rPr>
        <w:t>].)</w:t>
      </w:r>
      <w:r>
        <w:rPr>
          <w:noProof/>
        </w:rPr>
        <w:t xml:space="preserve"> </w:t>
      </w:r>
      <w:r w:rsidR="00C80AE1">
        <w:rPr>
          <w:noProof/>
        </w:rPr>
        <w:t>can be switched on and off.</w:t>
      </w:r>
    </w:p>
    <w:p w:rsidR="004973F4" w:rsidRDefault="004973F4" w:rsidP="004973F4">
      <w:pPr>
        <w:pStyle w:val="Heading3"/>
        <w:rPr>
          <w:noProof/>
        </w:rPr>
      </w:pPr>
      <w:r>
        <w:rPr>
          <w:noProof/>
        </w:rPr>
        <w:t>Interaction and Interactivity</w:t>
      </w:r>
    </w:p>
    <w:p w:rsidR="002F2E1B" w:rsidRDefault="004973F4" w:rsidP="002F2E1B">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t>Most AR systems work with small manually ent</w:t>
      </w:r>
      <w:r>
        <w:rPr>
          <w:noProof/>
        </w:rPr>
        <w:t xml:space="preserve">ered data sets. Therefore, only </w:t>
      </w:r>
      <w:r>
        <w:rPr>
          <w:noProof/>
        </w:rPr>
        <w:t>little research has been done in the field of databases f</w:t>
      </w:r>
      <w:r>
        <w:rPr>
          <w:noProof/>
        </w:rPr>
        <w:t xml:space="preserve">or mobile AR applications or in </w:t>
      </w:r>
      <w:r>
        <w:rPr>
          <w:noProof/>
        </w:rPr>
        <w:t xml:space="preserve">the use of environment models and the management </w:t>
      </w:r>
      <w:r>
        <w:rPr>
          <w:noProof/>
        </w:rPr>
        <w:t xml:space="preserve">of such systems [21]. However as the </w:t>
      </w:r>
      <w:r>
        <w:rPr>
          <w:noProof/>
        </w:rPr>
        <w:t>trend towards location-aware services and assistants gro</w:t>
      </w:r>
      <w:r>
        <w:rPr>
          <w:noProof/>
        </w:rPr>
        <w:t xml:space="preserve">ws there is a need for research </w:t>
      </w:r>
      <w:r>
        <w:rPr>
          <w:noProof/>
        </w:rPr>
        <w:t>into storing location based information.</w:t>
      </w:r>
      <w:r w:rsidR="002F7552">
        <w:rPr>
          <w:noProof/>
        </w:rPr>
        <w:t xml:space="preserve"> </w:t>
      </w:r>
      <w:r w:rsidR="002F7552">
        <w:rPr>
          <w:noProof/>
        </w:rPr>
        <w:t xml:space="preserve">The problem </w:t>
      </w:r>
      <w:r w:rsidR="002F7552">
        <w:rPr>
          <w:noProof/>
        </w:rPr>
        <w:lastRenderedPageBreak/>
        <w:t xml:space="preserve">with many of the environment models created so far is that they </w:t>
      </w:r>
      <w:r w:rsidR="002F7552">
        <w:rPr>
          <w:noProof/>
        </w:rPr>
        <w:t xml:space="preserve">often </w:t>
      </w:r>
      <w:r w:rsidR="002F7552">
        <w:rPr>
          <w:noProof/>
        </w:rPr>
        <w:t>only contain geometric and physical data, so data abou</w:t>
      </w:r>
      <w:r w:rsidR="002F7552">
        <w:rPr>
          <w:noProof/>
        </w:rPr>
        <w:t xml:space="preserve">t meanings etc. has to be added </w:t>
      </w:r>
      <w:r w:rsidR="002F7552">
        <w:rPr>
          <w:noProof/>
        </w:rPr>
        <w:t>manually using keywords</w:t>
      </w:r>
      <w:r w:rsidR="00DD52F9">
        <w:rPr>
          <w:noProof/>
        </w:rPr>
        <w:t>.</w:t>
      </w:r>
    </w:p>
    <w:p w:rsidR="00DB3D3A" w:rsidRPr="00DB3D3A" w:rsidRDefault="00DB3D3A" w:rsidP="00E60BBA">
      <w:pPr>
        <w:pStyle w:val="Heading2"/>
        <w:spacing w:after="120"/>
        <w:jc w:val="both"/>
        <w:rPr>
          <w:noProof/>
        </w:rPr>
      </w:pPr>
      <w:r>
        <w:rPr>
          <w:noProof/>
        </w:rPr>
        <w:t>Aim</w:t>
      </w:r>
    </w:p>
    <w:p w:rsid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r w:rsidR="00FB61DD">
        <w:rPr>
          <w:noProof/>
        </w:rPr>
        <w:t xml:space="preserve">After the implementation, there is also a evaluation precedure. </w:t>
      </w:r>
      <w:r w:rsidR="00FB61DD">
        <w:rPr>
          <w:noProof/>
        </w:rPr>
        <w:t xml:space="preserve">The evaluation focused on both </w:t>
      </w:r>
      <w:r w:rsidR="00FB61DD">
        <w:rPr>
          <w:noProof/>
        </w:rPr>
        <w:t xml:space="preserve">the functionality of the system </w:t>
      </w:r>
      <w:r w:rsidR="00FB61DD">
        <w:rPr>
          <w:noProof/>
        </w:rPr>
        <w:t>and the interaction methods used.</w:t>
      </w:r>
      <w:r w:rsidR="00FB61DD" w:rsidRPr="00FB61DD">
        <w:t xml:space="preserve"> </w:t>
      </w:r>
      <w:r w:rsidR="00FB61DD">
        <w:rPr>
          <w:noProof/>
        </w:rPr>
        <w:t>The se</w:t>
      </w:r>
      <w:r w:rsidR="00FB61DD">
        <w:rPr>
          <w:noProof/>
        </w:rPr>
        <w:t xml:space="preserve">cond part of the evaluation will be </w:t>
      </w:r>
      <w:r w:rsidR="00FB61DD">
        <w:rPr>
          <w:noProof/>
        </w:rPr>
        <w:t xml:space="preserve">the completion of a questionnaire. The subjects </w:t>
      </w:r>
      <w:r w:rsidR="00FB61DD">
        <w:rPr>
          <w:noProof/>
        </w:rPr>
        <w:t>will be</w:t>
      </w:r>
      <w:r w:rsidR="00FB61DD">
        <w:rPr>
          <w:noProof/>
        </w:rPr>
        <w:t xml:space="preserve"> a</w:t>
      </w:r>
      <w:r w:rsidR="00FB61DD">
        <w:rPr>
          <w:noProof/>
        </w:rPr>
        <w:t xml:space="preserve">sked to rate individual aspects </w:t>
      </w:r>
      <w:r w:rsidR="00FB61DD">
        <w:rPr>
          <w:noProof/>
        </w:rPr>
        <w:t>of the user interface as well as the sustainability of the overall approach.</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2" w:name="OLE_LINK1"/>
      <w:bookmarkStart w:id="3" w:name="OLE_LINK2"/>
      <w:r w:rsidRPr="00B307EA">
        <w:t>M. Billinghurst</w:t>
      </w:r>
      <w:bookmarkEnd w:id="2"/>
      <w:bookmarkEnd w:id="3"/>
      <w:r w:rsidRPr="00B307EA">
        <w: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E340CC" w:rsidRPr="00E340CC" w:rsidRDefault="00EE2A78" w:rsidP="00E340CC">
      <w:pPr>
        <w:pStyle w:val="ListParagraph"/>
        <w:numPr>
          <w:ilvl w:val="0"/>
          <w:numId w:val="1"/>
        </w:numPr>
        <w:spacing w:after="120"/>
        <w:jc w:val="both"/>
      </w:pPr>
      <w:r w:rsidRPr="00B307EA">
        <w:lastRenderedPageBreak/>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9055FA" w:rsidRDefault="009055FA" w:rsidP="009055FA">
      <w:pPr>
        <w:pStyle w:val="ListParagraph"/>
        <w:numPr>
          <w:ilvl w:val="0"/>
          <w:numId w:val="1"/>
        </w:numPr>
        <w:spacing w:after="120"/>
        <w:jc w:val="both"/>
        <w:rPr>
          <w:noProof/>
        </w:rPr>
      </w:pPr>
      <w:r w:rsidRPr="009055FA">
        <w:rPr>
          <w:noProof/>
        </w:rPr>
        <w:t>Kiyokawa, K., Takemura, H., &amp; Yokoya, N. (2000). SeamlessDesign for 3D object creation. Ieee Multimedia, 7(1), 22-33. doi:10.1109/93.839308</w:t>
      </w:r>
      <w:r w:rsidR="00F72206">
        <w:rPr>
          <w:noProof/>
        </w:rPr>
        <w:fldChar w:fldCharType="begin"/>
      </w:r>
      <w:r w:rsidR="00F72206">
        <w:rPr>
          <w:noProof/>
        </w:rPr>
        <w:instrText xml:space="preserve"> ADDIN EN.REFLIST </w:instrText>
      </w:r>
      <w:r w:rsidR="00F72206">
        <w:rPr>
          <w:noProof/>
        </w:rPr>
        <w:fldChar w:fldCharType="separate"/>
      </w:r>
    </w:p>
    <w:p w:rsidR="00155D5C" w:rsidRDefault="00155D5C" w:rsidP="00155D5C">
      <w:pPr>
        <w:pStyle w:val="ListParagraph"/>
        <w:numPr>
          <w:ilvl w:val="0"/>
          <w:numId w:val="1"/>
        </w:numPr>
        <w:spacing w:after="120"/>
        <w:jc w:val="both"/>
        <w:rPr>
          <w:noProof/>
        </w:rPr>
      </w:pPr>
      <w:r>
        <w:rPr>
          <w:noProof/>
        </w:rPr>
        <w:t xml:space="preserve">Bryson S. </w:t>
      </w:r>
      <w:r w:rsidR="00967FF5">
        <w:rPr>
          <w:noProof/>
        </w:rPr>
        <w:t>T</w:t>
      </w:r>
      <w:r>
        <w:rPr>
          <w:noProof/>
        </w:rPr>
        <w:t xml:space="preserve">he Virtual Wind Tunnel, In </w:t>
      </w:r>
      <w:r w:rsidRPr="007555BA">
        <w:rPr>
          <w:noProof/>
        </w:rPr>
        <w:t>proceedings</w:t>
      </w:r>
      <w:r>
        <w:rPr>
          <w:noProof/>
        </w:rPr>
        <w:t xml:space="preserve"> of IEEE </w:t>
      </w:r>
      <w:r w:rsidRPr="007555BA">
        <w:rPr>
          <w:noProof/>
        </w:rPr>
        <w:t>Visualisation'91:</w:t>
      </w:r>
      <w:r>
        <w:rPr>
          <w:noProof/>
        </w:rPr>
        <w:t xml:space="preserve"> 1993; 17-25.</w:t>
      </w:r>
    </w:p>
    <w:p w:rsidR="00DA1A5D" w:rsidRDefault="00DA1A5D" w:rsidP="00DA1A5D">
      <w:pPr>
        <w:pStyle w:val="ListParagraph"/>
        <w:numPr>
          <w:ilvl w:val="0"/>
          <w:numId w:val="1"/>
        </w:numPr>
        <w:spacing w:after="120"/>
        <w:jc w:val="both"/>
        <w:rPr>
          <w:noProof/>
        </w:rPr>
      </w:pPr>
      <w:r>
        <w:rPr>
          <w:noProof/>
        </w:rPr>
        <w:t xml:space="preserve">Bryson S. The Distributed Virtual Wind Tunnel. In </w:t>
      </w:r>
      <w:r w:rsidRPr="007555BA">
        <w:rPr>
          <w:noProof/>
        </w:rPr>
        <w:t>proceedings</w:t>
      </w:r>
      <w:r>
        <w:rPr>
          <w:noProof/>
        </w:rPr>
        <w:t xml:space="preserve"> of Supercomputing '92, also in SIGGRAPH'93 Course Notes. 1992; 43:3.1-3.10.</w:t>
      </w:r>
    </w:p>
    <w:p w:rsidR="00265B5E" w:rsidRDefault="00800363" w:rsidP="00265B5E">
      <w:pPr>
        <w:pStyle w:val="ListParagraph"/>
        <w:numPr>
          <w:ilvl w:val="0"/>
          <w:numId w:val="1"/>
        </w:numPr>
        <w:spacing w:after="120"/>
        <w:jc w:val="both"/>
        <w:rPr>
          <w:noProof/>
        </w:rPr>
      </w:pPr>
      <w:r w:rsidRPr="007555BA">
        <w:rPr>
          <w:noProof/>
        </w:rPr>
        <w:t>Fahl</w:t>
      </w:r>
      <w:r w:rsidR="00AB490D">
        <w:rPr>
          <w:noProof/>
        </w:rPr>
        <w:t>e</w:t>
      </w:r>
      <w:r w:rsidRPr="007555BA">
        <w:rPr>
          <w:noProof/>
        </w:rPr>
        <w:t>n</w:t>
      </w:r>
      <w:r>
        <w:rPr>
          <w:noProof/>
        </w:rPr>
        <w:t xml:space="preserve"> LE, Brown CG, </w:t>
      </w:r>
      <w:r w:rsidRPr="007555BA">
        <w:rPr>
          <w:noProof/>
        </w:rPr>
        <w:t>St</w:t>
      </w:r>
      <w:r w:rsidR="007555BA">
        <w:rPr>
          <w:noProof/>
        </w:rPr>
        <w:t>a</w:t>
      </w:r>
      <w:r w:rsidR="00265B5E" w:rsidRPr="007555BA">
        <w:rPr>
          <w:noProof/>
        </w:rPr>
        <w:t>hl</w:t>
      </w:r>
      <w:r w:rsidR="00265B5E">
        <w:rPr>
          <w:noProof/>
        </w:rPr>
        <w:t xml:space="preserve"> O, Carlsson C. A Space Based Model for User Interaction in Shared Synthetic Environments. In </w:t>
      </w:r>
      <w:r w:rsidR="00265B5E" w:rsidRPr="007555BA">
        <w:rPr>
          <w:noProof/>
        </w:rPr>
        <w:t>proceedings</w:t>
      </w:r>
      <w:r w:rsidR="00265B5E">
        <w:rPr>
          <w:noProof/>
        </w:rPr>
        <w:t xml:space="preserve"> of tNTERCNI'93:1993; 43-48.</w:t>
      </w:r>
    </w:p>
    <w:p w:rsidR="00240C44" w:rsidRDefault="00240C44" w:rsidP="00240C44">
      <w:pPr>
        <w:pStyle w:val="ListParagraph"/>
        <w:numPr>
          <w:ilvl w:val="0"/>
          <w:numId w:val="1"/>
        </w:numPr>
        <w:spacing w:after="120"/>
        <w:jc w:val="both"/>
        <w:rPr>
          <w:noProof/>
        </w:rPr>
      </w:pPr>
      <w:r>
        <w:rPr>
          <w:noProof/>
        </w:rPr>
        <w:t xml:space="preserve">Cruz-Neira C, Sandin D, DeFanti T. Surround-Screen Projection-Based Virtual Reality: The Design and Implementation of the CAVE. In </w:t>
      </w:r>
      <w:r w:rsidRPr="007555BA">
        <w:rPr>
          <w:noProof/>
        </w:rPr>
        <w:t>proceedings</w:t>
      </w:r>
      <w:r>
        <w:rPr>
          <w:noProof/>
        </w:rPr>
        <w:t xml:space="preserve"> of SIGGRAPH'93: 1993; 135-142.</w:t>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E340CC" w:rsidRDefault="00A615D0" w:rsidP="000911C1">
      <w:pPr>
        <w:pStyle w:val="ListParagraph"/>
        <w:numPr>
          <w:ilvl w:val="0"/>
          <w:numId w:val="1"/>
        </w:numPr>
        <w:spacing w:after="120"/>
        <w:jc w:val="both"/>
        <w:rPr>
          <w:noProof/>
        </w:rPr>
      </w:pPr>
      <w:r>
        <w:rPr>
          <w:noProof/>
        </w:rPr>
        <w:t>Thomas M</w:t>
      </w:r>
      <w:r w:rsidR="00002B6F">
        <w:rPr>
          <w:noProof/>
        </w:rPr>
        <w:t>.</w:t>
      </w:r>
      <w:r>
        <w:rPr>
          <w:noProof/>
        </w:rPr>
        <w:t xml:space="preserve"> (2007) Emerging technologies of augmented reality: interfaces and design. IGI</w:t>
      </w:r>
      <w:r w:rsidR="00C55D3C">
        <w:rPr>
          <w:noProof/>
        </w:rPr>
        <w:t xml:space="preserve"> </w:t>
      </w:r>
      <w:r>
        <w:rPr>
          <w:noProof/>
        </w:rPr>
        <w:t>Global. doi:10.4018/978-1-59904-066-0</w:t>
      </w:r>
    </w:p>
    <w:p w:rsidR="00392274" w:rsidRDefault="00064DA7" w:rsidP="00392274">
      <w:pPr>
        <w:pStyle w:val="ListParagraph"/>
        <w:numPr>
          <w:ilvl w:val="0"/>
          <w:numId w:val="1"/>
        </w:numPr>
        <w:spacing w:after="120"/>
        <w:jc w:val="both"/>
        <w:rPr>
          <w:noProof/>
        </w:rPr>
      </w:pPr>
      <w:r w:rsidRPr="00064DA7">
        <w:rPr>
          <w:noProof/>
        </w:rPr>
        <w:t>Zlatanova, S., &amp; Verbree, E. (2004). User tracking as an alternative positioning technique for LBS.</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8A310E" w:rsidRDefault="008A310E" w:rsidP="008A310E">
      <w:pPr>
        <w:pStyle w:val="ListParagraph"/>
        <w:numPr>
          <w:ilvl w:val="0"/>
          <w:numId w:val="1"/>
        </w:numPr>
        <w:spacing w:after="120"/>
        <w:jc w:val="both"/>
        <w:rPr>
          <w:noProof/>
        </w:rPr>
      </w:pPr>
      <w:r>
        <w:rPr>
          <w:noProof/>
        </w:rPr>
        <w:t>Wagner D, Reitmayr G, Mulloni A, Drummond T, Schmalstieg D (2008) Pose tracking from natural features on mobile phones. In: Proceedings of the 7th IEEE/ACMinternational symposium on mixed and augmented reality (ISMAR ’08). IEEE Comput Soc, Los Alamitos, pp 125–134</w:t>
      </w:r>
    </w:p>
    <w:p w:rsidR="007322EB" w:rsidRDefault="007322EB" w:rsidP="007322EB">
      <w:pPr>
        <w:pStyle w:val="ListParagraph"/>
        <w:numPr>
          <w:ilvl w:val="0"/>
          <w:numId w:val="1"/>
        </w:numPr>
        <w:spacing w:after="120"/>
        <w:jc w:val="both"/>
        <w:rPr>
          <w:noProof/>
        </w:rPr>
      </w:pPr>
      <w:r>
        <w:rPr>
          <w:noProof/>
        </w:rPr>
        <w:t>Schmeil A, BrollW(2007) An anthropomorphic AR-based personal information manager and guide. In: Proceedings of the 4th international conference on universal access in human–computer interaction: ambient interaction (UAHCI ’07). Springer, Berlin, pp 699–708</w:t>
      </w:r>
    </w:p>
    <w:p w:rsidR="00EB38B2" w:rsidRDefault="00EB38B2" w:rsidP="007322EB">
      <w:pPr>
        <w:pStyle w:val="ListParagraph"/>
        <w:numPr>
          <w:ilvl w:val="0"/>
          <w:numId w:val="1"/>
        </w:numPr>
        <w:spacing w:after="120"/>
        <w:jc w:val="both"/>
        <w:rPr>
          <w:noProof/>
        </w:rPr>
      </w:pPr>
      <w:r w:rsidRPr="00EB38B2">
        <w:rPr>
          <w:noProof/>
        </w:rPr>
        <w:t>Feiner, S., MacIntyre, B., Höllerer, T., Webster, A.: A Touring Machine: Prototyping 3D Mobile  Augmented  Reality  Systems  for  Exploring  the  Urban  Environment.  In:  Proc. ISCW ’97, pp. 74–81, Cambridge, MA, USA (1997)</w:t>
      </w:r>
    </w:p>
    <w:p w:rsidR="00EB38B2" w:rsidRDefault="00EB38B2" w:rsidP="002C4403">
      <w:pPr>
        <w:pStyle w:val="ListParagraph"/>
        <w:numPr>
          <w:ilvl w:val="0"/>
          <w:numId w:val="1"/>
        </w:numPr>
        <w:spacing w:after="120"/>
        <w:jc w:val="both"/>
        <w:rPr>
          <w:noProof/>
        </w:rPr>
      </w:pPr>
      <w:r w:rsidRPr="00EB38B2">
        <w:rPr>
          <w:noProof/>
        </w:rPr>
        <w:t>Reitmayr, G., Schmalstieg, D.: Collaborative Augmented Reality for Outdoor Navigation</w:t>
      </w:r>
      <w:r>
        <w:rPr>
          <w:noProof/>
        </w:rPr>
        <w:t xml:space="preserve"> </w:t>
      </w:r>
      <w:r w:rsidRPr="00EB38B2">
        <w:rPr>
          <w:noProof/>
        </w:rPr>
        <w:t>and  Information  Browsing.  In:  Proc.  of  Symposium  Location  Based  Services  and</w:t>
      </w:r>
      <w:r>
        <w:rPr>
          <w:noProof/>
        </w:rPr>
        <w:t xml:space="preserve"> </w:t>
      </w:r>
      <w:r w:rsidRPr="00EB38B2">
        <w:rPr>
          <w:noProof/>
        </w:rPr>
        <w:t>TeleCartography 66, 53–59 (2004)</w:t>
      </w:r>
      <w:bookmarkStart w:id="4" w:name="_GoBack"/>
      <w:bookmarkEnd w:id="4"/>
    </w:p>
    <w:sectPr w:rsidR="00EB38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3BDE" w:rsidRDefault="00333BDE" w:rsidP="00DB3D3A">
      <w:pPr>
        <w:spacing w:after="0" w:line="240" w:lineRule="auto"/>
      </w:pPr>
      <w:r>
        <w:separator/>
      </w:r>
    </w:p>
  </w:endnote>
  <w:endnote w:type="continuationSeparator" w:id="0">
    <w:p w:rsidR="00333BDE" w:rsidRDefault="00333BDE"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3BDE" w:rsidRDefault="00333BDE" w:rsidP="00DB3D3A">
      <w:pPr>
        <w:spacing w:after="0" w:line="240" w:lineRule="auto"/>
      </w:pPr>
      <w:r>
        <w:separator/>
      </w:r>
    </w:p>
  </w:footnote>
  <w:footnote w:type="continuationSeparator" w:id="0">
    <w:p w:rsidR="00333BDE" w:rsidRDefault="00333BDE"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6"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
  </w:num>
  <w:num w:numId="3">
    <w:abstractNumId w:val="5"/>
  </w:num>
  <w:num w:numId="4">
    <w:abstractNumId w:val="6"/>
  </w:num>
  <w:num w:numId="5">
    <w:abstractNumId w:val="4"/>
  </w:num>
  <w:num w:numId="6">
    <w:abstractNumId w:val="1"/>
  </w:num>
  <w:num w:numId="7">
    <w:abstractNumId w:val="3"/>
  </w:num>
  <w:num w:numId="8">
    <w:abstractNumId w:val="7"/>
  </w:num>
  <w:num w:numId="9">
    <w:abstractNumId w:val="10"/>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YmtQA0dXF1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2B6F"/>
    <w:rsid w:val="00007CE0"/>
    <w:rsid w:val="00016D6A"/>
    <w:rsid w:val="0003258D"/>
    <w:rsid w:val="00054148"/>
    <w:rsid w:val="00056E77"/>
    <w:rsid w:val="00060B38"/>
    <w:rsid w:val="00064DA7"/>
    <w:rsid w:val="00066105"/>
    <w:rsid w:val="000911C1"/>
    <w:rsid w:val="00093F35"/>
    <w:rsid w:val="000A587D"/>
    <w:rsid w:val="000C5923"/>
    <w:rsid w:val="000E1C1F"/>
    <w:rsid w:val="000F4C9A"/>
    <w:rsid w:val="001436FD"/>
    <w:rsid w:val="00155D5C"/>
    <w:rsid w:val="00166157"/>
    <w:rsid w:val="00167F6E"/>
    <w:rsid w:val="001717D0"/>
    <w:rsid w:val="001A736E"/>
    <w:rsid w:val="001B1E57"/>
    <w:rsid w:val="001B65A5"/>
    <w:rsid w:val="001E1AF0"/>
    <w:rsid w:val="002002A7"/>
    <w:rsid w:val="0020219F"/>
    <w:rsid w:val="00240C44"/>
    <w:rsid w:val="00260019"/>
    <w:rsid w:val="00265B5E"/>
    <w:rsid w:val="002C4403"/>
    <w:rsid w:val="002F044C"/>
    <w:rsid w:val="002F2E1B"/>
    <w:rsid w:val="002F7552"/>
    <w:rsid w:val="00301A5D"/>
    <w:rsid w:val="003264D6"/>
    <w:rsid w:val="00333BDE"/>
    <w:rsid w:val="00360ABB"/>
    <w:rsid w:val="00377DA5"/>
    <w:rsid w:val="00392274"/>
    <w:rsid w:val="00395372"/>
    <w:rsid w:val="003953DA"/>
    <w:rsid w:val="003C5F83"/>
    <w:rsid w:val="003D11FD"/>
    <w:rsid w:val="003D1E34"/>
    <w:rsid w:val="003D506B"/>
    <w:rsid w:val="003E29AA"/>
    <w:rsid w:val="003E2C3F"/>
    <w:rsid w:val="00404324"/>
    <w:rsid w:val="004064D5"/>
    <w:rsid w:val="00412C20"/>
    <w:rsid w:val="0041633B"/>
    <w:rsid w:val="0042272F"/>
    <w:rsid w:val="00464414"/>
    <w:rsid w:val="00482101"/>
    <w:rsid w:val="004973F4"/>
    <w:rsid w:val="004B7EB9"/>
    <w:rsid w:val="004C68C4"/>
    <w:rsid w:val="004D66EE"/>
    <w:rsid w:val="004E4D1C"/>
    <w:rsid w:val="00515FE9"/>
    <w:rsid w:val="005205BF"/>
    <w:rsid w:val="0052635F"/>
    <w:rsid w:val="00537138"/>
    <w:rsid w:val="00541867"/>
    <w:rsid w:val="00552B9F"/>
    <w:rsid w:val="0055609E"/>
    <w:rsid w:val="00567E5B"/>
    <w:rsid w:val="00597299"/>
    <w:rsid w:val="005E3EBE"/>
    <w:rsid w:val="00600F14"/>
    <w:rsid w:val="006349F4"/>
    <w:rsid w:val="00656317"/>
    <w:rsid w:val="00694DE8"/>
    <w:rsid w:val="00696EE3"/>
    <w:rsid w:val="006B60FB"/>
    <w:rsid w:val="006D498C"/>
    <w:rsid w:val="006F0390"/>
    <w:rsid w:val="006F3239"/>
    <w:rsid w:val="006F7010"/>
    <w:rsid w:val="006F74B2"/>
    <w:rsid w:val="00706EE2"/>
    <w:rsid w:val="00711724"/>
    <w:rsid w:val="00714185"/>
    <w:rsid w:val="00731269"/>
    <w:rsid w:val="007322EB"/>
    <w:rsid w:val="00732534"/>
    <w:rsid w:val="007404B5"/>
    <w:rsid w:val="007555BA"/>
    <w:rsid w:val="007726A1"/>
    <w:rsid w:val="007911A2"/>
    <w:rsid w:val="00797B15"/>
    <w:rsid w:val="007B155F"/>
    <w:rsid w:val="007D58F7"/>
    <w:rsid w:val="007E42CE"/>
    <w:rsid w:val="00800363"/>
    <w:rsid w:val="008161EE"/>
    <w:rsid w:val="008448B6"/>
    <w:rsid w:val="00851DEF"/>
    <w:rsid w:val="0086646D"/>
    <w:rsid w:val="00867CD6"/>
    <w:rsid w:val="00871529"/>
    <w:rsid w:val="00882E86"/>
    <w:rsid w:val="00897AB0"/>
    <w:rsid w:val="008A310E"/>
    <w:rsid w:val="008A3122"/>
    <w:rsid w:val="008D30C6"/>
    <w:rsid w:val="008D5567"/>
    <w:rsid w:val="009023B0"/>
    <w:rsid w:val="00905366"/>
    <w:rsid w:val="009055FA"/>
    <w:rsid w:val="0091359B"/>
    <w:rsid w:val="00951490"/>
    <w:rsid w:val="009535F6"/>
    <w:rsid w:val="00956F37"/>
    <w:rsid w:val="00960417"/>
    <w:rsid w:val="00967FF5"/>
    <w:rsid w:val="009805DC"/>
    <w:rsid w:val="009A2AEE"/>
    <w:rsid w:val="009A6048"/>
    <w:rsid w:val="00A01C3B"/>
    <w:rsid w:val="00A078F3"/>
    <w:rsid w:val="00A14FA5"/>
    <w:rsid w:val="00A30BE5"/>
    <w:rsid w:val="00A4157E"/>
    <w:rsid w:val="00A615D0"/>
    <w:rsid w:val="00AB490D"/>
    <w:rsid w:val="00AD329F"/>
    <w:rsid w:val="00AD50E6"/>
    <w:rsid w:val="00B00BF3"/>
    <w:rsid w:val="00B169CA"/>
    <w:rsid w:val="00B307EA"/>
    <w:rsid w:val="00B40980"/>
    <w:rsid w:val="00B50A37"/>
    <w:rsid w:val="00B70F33"/>
    <w:rsid w:val="00B72880"/>
    <w:rsid w:val="00B918F1"/>
    <w:rsid w:val="00BA2301"/>
    <w:rsid w:val="00BD4935"/>
    <w:rsid w:val="00C2263F"/>
    <w:rsid w:val="00C54B84"/>
    <w:rsid w:val="00C55D3C"/>
    <w:rsid w:val="00C80AE1"/>
    <w:rsid w:val="00C817CB"/>
    <w:rsid w:val="00CA62F2"/>
    <w:rsid w:val="00CB38B8"/>
    <w:rsid w:val="00CC526F"/>
    <w:rsid w:val="00CD25DA"/>
    <w:rsid w:val="00CD3078"/>
    <w:rsid w:val="00D61F80"/>
    <w:rsid w:val="00D62604"/>
    <w:rsid w:val="00D65053"/>
    <w:rsid w:val="00D65BBF"/>
    <w:rsid w:val="00D9457A"/>
    <w:rsid w:val="00DA1A5D"/>
    <w:rsid w:val="00DB068F"/>
    <w:rsid w:val="00DB3D3A"/>
    <w:rsid w:val="00DC25F6"/>
    <w:rsid w:val="00DC26DE"/>
    <w:rsid w:val="00DC3C9B"/>
    <w:rsid w:val="00DD52F9"/>
    <w:rsid w:val="00E053CD"/>
    <w:rsid w:val="00E15042"/>
    <w:rsid w:val="00E340CC"/>
    <w:rsid w:val="00E36F8F"/>
    <w:rsid w:val="00E44D37"/>
    <w:rsid w:val="00E507A0"/>
    <w:rsid w:val="00E60BBA"/>
    <w:rsid w:val="00E72F7C"/>
    <w:rsid w:val="00E8453A"/>
    <w:rsid w:val="00E908DA"/>
    <w:rsid w:val="00EB07D9"/>
    <w:rsid w:val="00EB38B2"/>
    <w:rsid w:val="00EE0CDC"/>
    <w:rsid w:val="00EE2A78"/>
    <w:rsid w:val="00EE44E6"/>
    <w:rsid w:val="00F063BE"/>
    <w:rsid w:val="00F127D6"/>
    <w:rsid w:val="00F16C59"/>
    <w:rsid w:val="00F30245"/>
    <w:rsid w:val="00F557E7"/>
    <w:rsid w:val="00F56505"/>
    <w:rsid w:val="00F72206"/>
    <w:rsid w:val="00F802D7"/>
    <w:rsid w:val="00F97196"/>
    <w:rsid w:val="00F97CDA"/>
    <w:rsid w:val="00F97F76"/>
    <w:rsid w:val="00FA597F"/>
    <w:rsid w:val="00FB61DD"/>
    <w:rsid w:val="00FD1D6F"/>
    <w:rsid w:val="00FE746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EDE32"/>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1</TotalTime>
  <Pages>7</Pages>
  <Words>3192</Words>
  <Characters>1820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161</cp:revision>
  <dcterms:created xsi:type="dcterms:W3CDTF">2016-08-07T02:07:00Z</dcterms:created>
  <dcterms:modified xsi:type="dcterms:W3CDTF">2016-09-17T06:35:00Z</dcterms:modified>
</cp:coreProperties>
</file>